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11477CFA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4C58F5">
        <w:rPr>
          <w:b/>
          <w:color w:val="000000"/>
          <w:lang w:val="en-CA"/>
        </w:rPr>
        <w:t>8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040745">
        <w:rPr>
          <w:b/>
          <w:color w:val="000000"/>
          <w:lang w:val="en-CA"/>
        </w:rPr>
        <w:t>10,</w:t>
      </w:r>
      <w:r w:rsidR="00504C74">
        <w:rPr>
          <w:b/>
          <w:color w:val="000000"/>
          <w:lang w:val="en-CA"/>
        </w:rPr>
        <w:t>249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4348B8AD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477B326A" w14:textId="600072A0" w:rsidR="00545C35" w:rsidRPr="00545C35" w:rsidRDefault="00545C35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0" w:name="_Hlk58345161"/>
      <w:bookmarkStart w:id="11" w:name="_Hlk61029720"/>
      <w:bookmarkStart w:id="12" w:name="_Hlk46853086"/>
      <w:r w:rsidRPr="00545C35">
        <w:rPr>
          <w:u w:val="single"/>
        </w:rPr>
        <w:t>Rudnev, M.</w:t>
      </w:r>
      <w:r w:rsidRPr="00545C35">
        <w:t xml:space="preserve">, </w:t>
      </w:r>
      <w:r w:rsidRPr="00545C35">
        <w:rPr>
          <w:u w:val="single"/>
        </w:rPr>
        <w:t>Buckwalter, W.</w:t>
      </w:r>
      <w:r w:rsidRPr="00545C35">
        <w:t xml:space="preserve">, </w:t>
      </w:r>
      <w:r w:rsidRPr="00545C35">
        <w:rPr>
          <w:u w:val="single"/>
        </w:rPr>
        <w:t>Barr, K.</w:t>
      </w:r>
      <w:r w:rsidRPr="00545C35">
        <w:t xml:space="preserve">, Bencherifa, A., Clancy, R. F., </w:t>
      </w:r>
      <w:r w:rsidRPr="00545C35">
        <w:rPr>
          <w:u w:val="single"/>
        </w:rPr>
        <w:t>Crone, D. L.</w:t>
      </w:r>
      <w:r w:rsidRPr="00545C35">
        <w:t xml:space="preserve">, … </w:t>
      </w:r>
      <w:r w:rsidRPr="00545C35">
        <w:rPr>
          <w:b/>
          <w:bCs/>
        </w:rPr>
        <w:t>Grossmann, I.</w:t>
      </w:r>
      <w:r w:rsidRPr="00545C35">
        <w:t xml:space="preserve"> (</w:t>
      </w:r>
      <w:r>
        <w:rPr>
          <w:lang w:val="en-US"/>
        </w:rPr>
        <w:t>accepted</w:t>
      </w:r>
      <w:r w:rsidRPr="00545C35">
        <w:t xml:space="preserve">). Social perception of wisdom across cultures. </w:t>
      </w:r>
      <w:r>
        <w:rPr>
          <w:i/>
          <w:iCs/>
          <w:lang w:val="en-US"/>
        </w:rPr>
        <w:t xml:space="preserve">Nature Communications. </w:t>
      </w:r>
      <w:r w:rsidRPr="00545C35">
        <w:rPr>
          <w:b/>
          <w:bCs/>
          <w:lang w:val="en-US"/>
        </w:rPr>
        <w:t>(16.6)</w:t>
      </w:r>
    </w:p>
    <w:p w14:paraId="1C725AD9" w14:textId="77777777" w:rsidR="00545C35" w:rsidRDefault="00545C35" w:rsidP="003C6977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C8A897F" w14:textId="5C49F615" w:rsidR="003C6977" w:rsidRDefault="003C6977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17121D">
        <w:rPr>
          <w:lang w:val="en-CA"/>
        </w:rPr>
        <w:t xml:space="preserve"> </w:t>
      </w:r>
      <w:r w:rsidRPr="00B430E9">
        <w:rPr>
          <w:lang w:val="en-CA"/>
        </w:rPr>
        <w:t>(</w:t>
      </w:r>
      <w:r w:rsidR="003D1E86">
        <w:rPr>
          <w:lang w:val="en-CA"/>
        </w:rPr>
        <w:t>2024</w:t>
      </w:r>
      <w:r w:rsidRPr="00B430E9">
        <w:rPr>
          <w:lang w:val="en-CA"/>
        </w:rPr>
        <w:t xml:space="preserve">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hyperlink r:id="rId43" w:history="1">
        <w:r w:rsidR="003D1E86" w:rsidRPr="006C2B05">
          <w:rPr>
            <w:rStyle w:val="Hyperlink"/>
            <w:lang w:val="en-US"/>
          </w:rPr>
          <w:t>https://doi.org/10.1177/13634615241233682</w:t>
        </w:r>
      </w:hyperlink>
      <w:r w:rsidR="003D1E86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1723417D" w14:textId="77777777" w:rsidR="003C6977" w:rsidRPr="00B068DC" w:rsidRDefault="003C6977" w:rsidP="00B430E9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689A15CF" w14:textId="77777777" w:rsidR="005C589D" w:rsidRPr="00C65D1A" w:rsidRDefault="005C589D" w:rsidP="005C589D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 xml:space="preserve">.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 xml:space="preserve">Cognition. </w:t>
      </w:r>
      <w:r w:rsidRPr="00C65D1A">
        <w:rPr>
          <w:b/>
          <w:bCs/>
          <w:lang w:val="en-US"/>
        </w:rPr>
        <w:t>(3.65)</w:t>
      </w:r>
    </w:p>
    <w:p w14:paraId="0AF2AD0A" w14:textId="77777777" w:rsidR="005C589D" w:rsidRDefault="005C589D" w:rsidP="005D28A3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44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7777777" w:rsidR="002A43CC" w:rsidRPr="00C65D1A" w:rsidRDefault="002A43CC" w:rsidP="002A43CC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85623C">
        <w:rPr>
          <w:u w:val="single"/>
          <w:lang w:val="en-CA"/>
        </w:rPr>
        <w:lastRenderedPageBreak/>
        <w:t>Kachhiyapatel</w:t>
      </w:r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85623C"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>
        <w:rPr>
          <w:i/>
          <w:iCs/>
          <w:lang w:val="en-US"/>
        </w:rPr>
        <w:t>.</w:t>
      </w:r>
    </w:p>
    <w:p w14:paraId="761F3D74" w14:textId="38ED24B3" w:rsidR="005D28A3" w:rsidRPr="008E53E4" w:rsidRDefault="005D28A3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504C74">
        <w:rPr>
          <w:lang w:val="en-CA"/>
        </w:rPr>
        <w:t xml:space="preserve">Abedin, E., Ferreira, M., Reitmann, R., Cheong, M., </w:t>
      </w:r>
      <w:r w:rsidRPr="00504C74">
        <w:rPr>
          <w:b/>
          <w:bCs/>
          <w:lang w:val="en-CA"/>
        </w:rPr>
        <w:t>Grossmann, I</w:t>
      </w:r>
      <w:r w:rsidRPr="00504C74">
        <w:rPr>
          <w:lang w:val="en-CA"/>
        </w:rPr>
        <w:t>., &amp;</w:t>
      </w:r>
      <w:r w:rsidRPr="00504C74">
        <w:rPr>
          <w:b/>
          <w:bCs/>
          <w:lang w:val="en-CA"/>
        </w:rPr>
        <w:t xml:space="preserve"> </w:t>
      </w:r>
      <w:r w:rsidRPr="00504C74">
        <w:rPr>
          <w:lang w:val="en-CA"/>
        </w:rPr>
        <w:t>Alfano, M. (</w:t>
      </w:r>
      <w:r w:rsidR="007C3F1B" w:rsidRPr="00504C74">
        <w:rPr>
          <w:lang w:val="en-CA"/>
        </w:rPr>
        <w:t>2023</w:t>
      </w:r>
      <w:r w:rsidRPr="00504C74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8E53E4">
        <w:rPr>
          <w:i/>
          <w:iCs/>
          <w:lang w:val="en-CA"/>
        </w:rPr>
        <w:t>Acta Psychologica</w:t>
      </w:r>
      <w:r w:rsidR="007C3F1B" w:rsidRPr="008E53E4">
        <w:rPr>
          <w:lang w:val="en-CA"/>
        </w:rPr>
        <w:t xml:space="preserve">, </w:t>
      </w:r>
      <w:r w:rsidR="007C3F1B" w:rsidRPr="008E53E4">
        <w:rPr>
          <w:i/>
          <w:iCs/>
          <w:lang w:val="en-CA"/>
        </w:rPr>
        <w:t>238</w:t>
      </w:r>
      <w:r w:rsidRPr="008E53E4">
        <w:rPr>
          <w:i/>
          <w:iCs/>
          <w:lang w:val="en-CA"/>
        </w:rPr>
        <w:t>.</w:t>
      </w:r>
      <w:r w:rsidRPr="008E53E4">
        <w:rPr>
          <w:lang w:val="en-CA"/>
        </w:rPr>
        <w:t xml:space="preserve"> </w:t>
      </w:r>
      <w:r w:rsidRPr="008E53E4">
        <w:rPr>
          <w:b/>
          <w:color w:val="000000"/>
          <w:shd w:val="clear" w:color="auto" w:fill="FFFFFF"/>
          <w:lang w:val="en-CA"/>
        </w:rPr>
        <w:t>(1.73)</w:t>
      </w:r>
    </w:p>
    <w:p w14:paraId="46F23B4D" w14:textId="77777777" w:rsidR="005D28A3" w:rsidRPr="00B068DC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en-CA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8E53E4">
        <w:rPr>
          <w:u w:val="single"/>
          <w:lang w:val="en-CA"/>
        </w:rPr>
        <w:t>Britton, E. M</w:t>
      </w:r>
      <w:r w:rsidRPr="008E53E4">
        <w:rPr>
          <w:lang w:val="en-CA"/>
        </w:rPr>
        <w:t xml:space="preserve">., Laurin, K., </w:t>
      </w:r>
      <w:r w:rsidRPr="008E53E4">
        <w:rPr>
          <w:b/>
          <w:bCs/>
          <w:lang w:val="en-CA"/>
        </w:rPr>
        <w:t>Grossmann, I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Dorfman, A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Oakes, H</w:t>
      </w:r>
      <w:r w:rsidRPr="008E53E4">
        <w:rPr>
          <w:lang w:val="en-CA"/>
        </w:rPr>
        <w:t>., &amp;</w:t>
      </w:r>
      <w:r w:rsidRPr="008E53E4">
        <w:rPr>
          <w:b/>
          <w:bCs/>
          <w:lang w:val="en-CA"/>
        </w:rPr>
        <w:t xml:space="preserve"> </w:t>
      </w:r>
      <w:r w:rsidRPr="008E53E4">
        <w:rPr>
          <w:lang w:val="en-CA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5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3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6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3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7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5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5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110169799"/>
      <w:bookmarkStart w:id="17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7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8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504C74">
        <w:rPr>
          <w:u w:val="single"/>
          <w:lang w:val="en-CA"/>
        </w:rPr>
        <w:t>Dorfman, A.</w:t>
      </w:r>
      <w:r w:rsidRPr="00504C74">
        <w:rPr>
          <w:lang w:val="en-CA"/>
        </w:rPr>
        <w:t xml:space="preserve">, </w:t>
      </w:r>
      <w:r w:rsidRPr="00504C74">
        <w:rPr>
          <w:u w:val="single"/>
          <w:lang w:val="en-CA"/>
        </w:rPr>
        <w:t>Oakes, H.</w:t>
      </w:r>
      <w:r w:rsidRPr="00504C74">
        <w:rPr>
          <w:lang w:val="en-CA"/>
        </w:rPr>
        <w:t xml:space="preserve">, </w:t>
      </w:r>
      <w:r w:rsidRPr="00504C74">
        <w:rPr>
          <w:u w:val="single"/>
          <w:lang w:val="en-CA"/>
        </w:rPr>
        <w:t>Santos, H. C</w:t>
      </w:r>
      <w:r w:rsidRPr="00504C74">
        <w:rPr>
          <w:lang w:val="en-CA"/>
        </w:rPr>
        <w:t>.</w:t>
      </w:r>
      <w:r w:rsidRPr="00504C74">
        <w:rPr>
          <w:b/>
          <w:lang w:val="en-CA"/>
        </w:rPr>
        <w:t xml:space="preserve"> &amp; Grossmann, I.</w:t>
      </w:r>
      <w:r w:rsidRPr="00504C74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9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20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1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504C74">
        <w:rPr>
          <w:b/>
          <w:lang w:val="de-DE"/>
        </w:rPr>
        <w:t>Grossmann, I</w:t>
      </w:r>
      <w:r w:rsidRPr="00504C74">
        <w:rPr>
          <w:lang w:val="de-DE"/>
        </w:rPr>
        <w:t xml:space="preserve">., Eibach, R. P., </w:t>
      </w:r>
      <w:r w:rsidRPr="00504C74">
        <w:rPr>
          <w:u w:val="single"/>
          <w:lang w:val="de-DE"/>
        </w:rPr>
        <w:t>Koyama, J</w:t>
      </w:r>
      <w:r w:rsidRPr="00504C74">
        <w:rPr>
          <w:lang w:val="de-DE"/>
        </w:rPr>
        <w:t>., &amp;</w:t>
      </w:r>
      <w:r w:rsidRPr="00504C74">
        <w:rPr>
          <w:u w:val="single"/>
          <w:lang w:val="de-DE"/>
        </w:rPr>
        <w:t xml:space="preserve"> Sahi, Q</w:t>
      </w:r>
      <w:r w:rsidRPr="00504C74">
        <w:rPr>
          <w:lang w:val="de-DE"/>
        </w:rPr>
        <w:t xml:space="preserve">. (2020). </w:t>
      </w:r>
      <w:bookmarkStart w:id="22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2"/>
      <w:r w:rsidRPr="00661504">
        <w:rPr>
          <w:lang w:val="en-CA"/>
        </w:rPr>
        <w:t>doi: 10.1126/sciadv.aaz0289</w:t>
      </w:r>
      <w:bookmarkEnd w:id="21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3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3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4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5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4"/>
    <w:bookmarkEnd w:id="25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6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6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lastRenderedPageBreak/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7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7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lastRenderedPageBreak/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04C74">
        <w:rPr>
          <w:rFonts w:eastAsia="Calibri"/>
          <w:b/>
          <w:lang w:val="de-DE" w:eastAsia="en-US"/>
        </w:rPr>
        <w:t xml:space="preserve">Grossmann, I. </w:t>
      </w:r>
      <w:r w:rsidRPr="00504C74">
        <w:rPr>
          <w:rFonts w:eastAsia="Calibri"/>
          <w:lang w:val="de-DE" w:eastAsia="en-US"/>
        </w:rPr>
        <w:t>&amp;</w:t>
      </w:r>
      <w:r w:rsidRPr="00504C74">
        <w:rPr>
          <w:rFonts w:eastAsia="Calibri"/>
          <w:b/>
          <w:lang w:val="de-DE" w:eastAsia="en-US"/>
        </w:rPr>
        <w:t xml:space="preserve"> </w:t>
      </w:r>
      <w:r w:rsidRPr="00504C74">
        <w:rPr>
          <w:rFonts w:eastAsia="Calibri"/>
          <w:lang w:val="de-DE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8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8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9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9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0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0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04C74">
        <w:rPr>
          <w:u w:val="single"/>
          <w:lang w:val="de-DE"/>
        </w:rPr>
        <w:t>Kung, F.</w:t>
      </w:r>
      <w:r w:rsidRPr="00504C74">
        <w:rPr>
          <w:lang w:val="de-DE"/>
        </w:rPr>
        <w:t>, Eibach, R., &amp;</w:t>
      </w:r>
      <w:r w:rsidRPr="00504C74">
        <w:rPr>
          <w:b/>
          <w:lang w:val="de-DE"/>
        </w:rPr>
        <w:t xml:space="preserve"> Grossmann, I. </w:t>
      </w:r>
      <w:r w:rsidRPr="00504C74">
        <w:rPr>
          <w:lang w:val="de-DE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1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1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8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lastRenderedPageBreak/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2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3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3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4" w:name="_Hlk61029797"/>
      <w:bookmarkEnd w:id="32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04C74">
        <w:rPr>
          <w:b/>
          <w:lang w:val="de-DE"/>
        </w:rPr>
        <w:t xml:space="preserve">Grossmann, I. </w:t>
      </w:r>
      <w:r w:rsidRPr="00504C74">
        <w:rPr>
          <w:lang w:val="de-DE"/>
        </w:rPr>
        <w:t xml:space="preserve">&amp; </w:t>
      </w:r>
      <w:r w:rsidRPr="00504C74">
        <w:rPr>
          <w:u w:val="single"/>
          <w:lang w:val="de-DE"/>
        </w:rPr>
        <w:t>Santos, H. C</w:t>
      </w:r>
      <w:r w:rsidRPr="00504C74">
        <w:rPr>
          <w:lang w:val="de-DE"/>
        </w:rPr>
        <w:t>.</w:t>
      </w:r>
      <w:r w:rsidRPr="00504C74">
        <w:rPr>
          <w:b/>
          <w:lang w:val="de-DE"/>
        </w:rPr>
        <w:t xml:space="preserve"> </w:t>
      </w:r>
      <w:r w:rsidRPr="00504C74">
        <w:rPr>
          <w:lang w:val="de-DE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49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5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6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46853166"/>
      <w:bookmarkEnd w:id="35"/>
      <w:bookmarkEnd w:id="36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0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8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51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2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lastRenderedPageBreak/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3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4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5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56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7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8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329B46A5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0" w:name="_Hlk160967959"/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2A43CC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824671">
        <w:rPr>
          <w:rFonts w:ascii="Times New Roman" w:hAnsi="Times New Roman" w:cs="Times New Roman"/>
          <w:b/>
          <w:color w:val="000000"/>
          <w:sz w:val="24"/>
          <w:szCs w:val="24"/>
        </w:rPr>
        <w:t>2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504C74" w:rsidRPr="00661504" w14:paraId="28D23034" w14:textId="77777777" w:rsidTr="00253C51">
        <w:tc>
          <w:tcPr>
            <w:tcW w:w="1003" w:type="dxa"/>
          </w:tcPr>
          <w:p w14:paraId="67C32B1E" w14:textId="1AD110A3" w:rsidR="00504C74" w:rsidRDefault="00504C74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0BE17E76" w:rsidR="00504C74" w:rsidRDefault="00504C74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, </w:t>
            </w:r>
            <w:r>
              <w:rPr>
                <w:lang w:val="en-CA"/>
              </w:rPr>
              <w:t xml:space="preserve">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2A43CC" w:rsidRPr="00661504" w14:paraId="272CB959" w14:textId="77777777" w:rsidTr="00253C51">
        <w:tc>
          <w:tcPr>
            <w:tcW w:w="1003" w:type="dxa"/>
          </w:tcPr>
          <w:p w14:paraId="1E5A10F8" w14:textId="37A1A4F9" w:rsidR="002A43CC" w:rsidRDefault="002A43C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2A43CC" w:rsidRDefault="002A43C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2D4066" w:rsidRPr="00661504" w14:paraId="1D2773CF" w14:textId="77777777" w:rsidTr="00253C51">
        <w:tc>
          <w:tcPr>
            <w:tcW w:w="1003" w:type="dxa"/>
          </w:tcPr>
          <w:p w14:paraId="4D59BF65" w14:textId="51EFB43F" w:rsidR="002D4066" w:rsidRDefault="002D406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2D4066" w:rsidRDefault="002D406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</w:t>
            </w:r>
            <w:r w:rsidR="002A43CC">
              <w:rPr>
                <w:lang w:val="en-CA"/>
              </w:rPr>
              <w:t xml:space="preserve">Connecticut, Department of Psychology </w:t>
            </w:r>
            <w:r>
              <w:rPr>
                <w:lang w:val="en-CA"/>
              </w:rPr>
              <w:t>Colloquium</w:t>
            </w: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Washington University at St Louis, Department</w:t>
            </w:r>
            <w:r w:rsidR="002A43CC">
              <w:rPr>
                <w:lang w:val="en-CA"/>
              </w:rPr>
              <w:t xml:space="preserve"> of Psychology</w:t>
            </w:r>
            <w:r>
              <w:rPr>
                <w:lang w:val="en-CA"/>
              </w:rPr>
              <w:t xml:space="preserve">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FutureTech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37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0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41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42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43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0000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9" w:history="1">
              <w:r w:rsidR="00253C51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44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ausanne, CH, Programme Doctoral Romande en Psychologie</w:t>
            </w:r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5" w:name="_Hlk46853198"/>
    </w:p>
    <w:p w14:paraId="295268CC" w14:textId="5922E894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6" w:name="_Hlk160968071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2A43CC">
        <w:rPr>
          <w:rFonts w:ascii="Times New Roman" w:hAnsi="Times New Roman" w:cs="Times New Roman"/>
          <w:b/>
          <w:color w:val="000000"/>
          <w:sz w:val="24"/>
          <w:szCs w:val="24"/>
        </w:rPr>
        <w:t>6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2A43CC" w:rsidRPr="00661504" w14:paraId="4D87B93B" w14:textId="77777777" w:rsidTr="007F04E1">
        <w:tc>
          <w:tcPr>
            <w:tcW w:w="1080" w:type="dxa"/>
          </w:tcPr>
          <w:p w14:paraId="456CF763" w14:textId="292242F1" w:rsidR="002A43CC" w:rsidRDefault="002A43C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4D0FC371" w:rsidR="002A43CC" w:rsidRDefault="002A43CC" w:rsidP="000524B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.</w:t>
            </w:r>
          </w:p>
        </w:tc>
      </w:tr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46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7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7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8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8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EBFA661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0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1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77E75BDE" w14:textId="77777777" w:rsidR="006A779E" w:rsidRDefault="006A779E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49" w:name="_Hlk160968114"/>
    </w:p>
    <w:p w14:paraId="2F0F595B" w14:textId="77777777" w:rsidR="006A779E" w:rsidRDefault="006A779E">
      <w:pPr>
        <w:rPr>
          <w:b/>
          <w:lang w:val="en-CA"/>
        </w:rPr>
      </w:pPr>
      <w:r>
        <w:rPr>
          <w:b/>
          <w:lang w:val="en-CA"/>
        </w:rPr>
        <w:br w:type="page"/>
      </w:r>
    </w:p>
    <w:p w14:paraId="26F1BE99" w14:textId="01BC477E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Conference paper presentations</w:t>
      </w:r>
      <w:r w:rsidR="00267782">
        <w:rPr>
          <w:b/>
          <w:lang w:val="en-CA"/>
        </w:rPr>
        <w:t xml:space="preserve"> (8</w:t>
      </w:r>
      <w:r w:rsidR="002F6CEE">
        <w:rPr>
          <w:b/>
          <w:lang w:val="en-CA"/>
        </w:rPr>
        <w:t>8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2A1E4266" w14:textId="46BF89D9" w:rsidR="00A57A57" w:rsidRDefault="00A57A57" w:rsidP="00A57A57">
      <w:pPr>
        <w:spacing w:after="240"/>
        <w:ind w:left="720" w:hanging="706"/>
        <w:rPr>
          <w:lang w:val="en-CA"/>
        </w:rPr>
      </w:pPr>
      <w:bookmarkStart w:id="50" w:name="_Hlk107651671"/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49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51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52" w:name="_Hlk118152001"/>
      <w:bookmarkEnd w:id="50"/>
      <w:bookmarkEnd w:id="51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52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</w:t>
      </w:r>
      <w:r w:rsidRPr="00661504">
        <w:rPr>
          <w:bCs/>
          <w:lang w:val="en-CA"/>
        </w:rPr>
        <w:lastRenderedPageBreak/>
        <w:t xml:space="preserve">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8E53E4">
        <w:rPr>
          <w:bCs/>
          <w:u w:val="single"/>
          <w:lang w:val="en-CA"/>
        </w:rPr>
        <w:t>Dorfman, A</w:t>
      </w:r>
      <w:r w:rsidRPr="008E53E4">
        <w:rPr>
          <w:bCs/>
          <w:lang w:val="en-CA"/>
        </w:rPr>
        <w:t xml:space="preserve">., &amp; </w:t>
      </w:r>
      <w:r w:rsidRPr="008E53E4">
        <w:rPr>
          <w:b/>
          <w:lang w:val="en-CA"/>
        </w:rPr>
        <w:t>Grossmann, I.</w:t>
      </w:r>
      <w:r w:rsidRPr="008E53E4">
        <w:rPr>
          <w:bCs/>
          <w:lang w:val="en-CA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lastRenderedPageBreak/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53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53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54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54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lastRenderedPageBreak/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5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55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6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</w:t>
      </w:r>
      <w:r w:rsidRPr="00661504">
        <w:rPr>
          <w:lang w:val="en-CA"/>
        </w:rPr>
        <w:lastRenderedPageBreak/>
        <w:t xml:space="preserve">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6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7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7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lastRenderedPageBreak/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Brigard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8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9" w:name="_Hlk63976601"/>
      <w:bookmarkEnd w:id="58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De Brigard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9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</w:t>
      </w:r>
      <w:r w:rsidRPr="00661504">
        <w:rPr>
          <w:rFonts w:ascii="Times New Roman" w:hAnsi="Times New Roman" w:cs="Times New Roman"/>
          <w:sz w:val="24"/>
          <w:szCs w:val="24"/>
        </w:rPr>
        <w:lastRenderedPageBreak/>
        <w:t>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0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4B7973A8" w14:textId="00C94DD8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60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lastRenderedPageBreak/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0892AD9E" w14:textId="77777777" w:rsidR="00B068DC" w:rsidRPr="00B068DC" w:rsidRDefault="00B068DC" w:rsidP="00B068DC">
      <w:pPr>
        <w:pStyle w:val="NoSpacing"/>
      </w:pP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>, Nisbett, R.E., Kitayama, S., Katunar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7C8D5454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B068DC">
              <w:rPr>
                <w:color w:val="000000"/>
                <w:lang w:val="en-CA"/>
              </w:rPr>
              <w:t xml:space="preserve">3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61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61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661504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tr w:rsidR="002D4066" w:rsidRPr="00661504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661504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2D4066" w:rsidRPr="00661504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661504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661504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661504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661504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661504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661504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661504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661504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661504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661504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661504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661504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661504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62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62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lastRenderedPageBreak/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2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3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3" w:name="_Hlk61029988"/>
            <w:bookmarkStart w:id="64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5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65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63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64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621294" w:rsidRPr="00661504" w:rsidRDefault="006E5A86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</w:t>
            </w:r>
            <w:r w:rsidR="00621294" w:rsidRPr="00661504">
              <w:rPr>
                <w:lang w:val="en-CA" w:eastAsia="en-CA"/>
              </w:rPr>
              <w:t xml:space="preserve">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 xml:space="preserve">International Association for Cross-cultural </w:t>
            </w:r>
            <w:r w:rsidRPr="00661504">
              <w:rPr>
                <w:i/>
                <w:lang w:val="en-CA" w:eastAsia="en-CA"/>
              </w:rPr>
              <w:lastRenderedPageBreak/>
              <w:t>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66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7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7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8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8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9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9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495FAF1B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7AC7A339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lastRenderedPageBreak/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0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70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2" w:name="_Hlk58969706"/>
            <w:bookmarkEnd w:id="7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3" w:name="_Hlk58969773"/>
            <w:bookmarkEnd w:id="72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74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74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5" w:name="_Hlk58969715"/>
            <w:bookmarkEnd w:id="73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6" w:name="_Hlk58969783"/>
            <w:bookmarkEnd w:id="7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7" w:name="_Hlk58969791"/>
            <w:bookmarkEnd w:id="7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8" w:name="_Hlk58969721"/>
            <w:bookmarkEnd w:id="7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9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9"/>
          </w:p>
        </w:tc>
      </w:tr>
      <w:bookmarkEnd w:id="78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0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80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1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81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2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82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3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83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4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84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85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lastRenderedPageBreak/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4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85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65"/>
      <w:headerReference w:type="default" r:id="rId66"/>
      <w:footerReference w:type="even" r:id="rId67"/>
      <w:footerReference w:type="default" r:id="rId68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4B22F529" w14:textId="77777777" w:rsidR="00346C80" w:rsidRDefault="00346C80">
      <w:r>
        <w:separator/>
      </w:r>
    </w:p>
  </w:endnote>
  <w:endnote w:type="continuationSeparator" w:id="0">
    <w:p w14:paraId="59D78F53" w14:textId="77777777" w:rsidR="00346C80" w:rsidRDefault="00346C8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3CA53023" w14:textId="77777777" w:rsidR="00346C80" w:rsidRDefault="00346C80">
      <w:r>
        <w:separator/>
      </w:r>
    </w:p>
  </w:footnote>
  <w:footnote w:type="continuationSeparator" w:id="0">
    <w:p w14:paraId="0256420A" w14:textId="77777777" w:rsidR="00346C80" w:rsidRDefault="00346C8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6BFC527" w14:textId="706C3AB2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9C382A">
      <w:rPr>
        <w:b/>
        <w:bCs/>
        <w:sz w:val="22"/>
        <w:szCs w:val="22"/>
        <w:lang w:val="en-US"/>
      </w:rPr>
      <w:t>0</w:t>
    </w:r>
    <w:r w:rsidR="00504C74">
      <w:rPr>
        <w:b/>
        <w:bCs/>
        <w:sz w:val="22"/>
        <w:szCs w:val="22"/>
        <w:lang w:val="en-US"/>
      </w:rPr>
      <w:t>5</w:t>
    </w:r>
    <w:r w:rsidRPr="00661504">
      <w:rPr>
        <w:b/>
        <w:bCs/>
        <w:sz w:val="22"/>
        <w:szCs w:val="22"/>
        <w:lang w:val="en-US"/>
      </w:rPr>
      <w:t>/202</w:t>
    </w:r>
    <w:r w:rsidR="009C382A">
      <w:rPr>
        <w:b/>
        <w:bCs/>
        <w:sz w:val="22"/>
        <w:szCs w:val="22"/>
        <w:lang w:val="en-US"/>
      </w:rPr>
      <w:t>4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36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4C5E"/>
    <w:rsid w:val="00035372"/>
    <w:rsid w:val="000362DC"/>
    <w:rsid w:val="00040380"/>
    <w:rsid w:val="00040436"/>
    <w:rsid w:val="00040745"/>
    <w:rsid w:val="00042FD8"/>
    <w:rsid w:val="00043528"/>
    <w:rsid w:val="000438C0"/>
    <w:rsid w:val="0004539A"/>
    <w:rsid w:val="00045B3F"/>
    <w:rsid w:val="00045F4E"/>
    <w:rsid w:val="0004660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2FA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0DBC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3C51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C80"/>
    <w:rsid w:val="00346F4B"/>
    <w:rsid w:val="00347FE2"/>
    <w:rsid w:val="0035044C"/>
    <w:rsid w:val="00351B6F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49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6F12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35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B776F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C55"/>
    <w:rsid w:val="00761585"/>
    <w:rsid w:val="007618FA"/>
    <w:rsid w:val="0076328F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4671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16B"/>
    <w:rsid w:val="00853395"/>
    <w:rsid w:val="008557D2"/>
    <w:rsid w:val="008560EA"/>
    <w:rsid w:val="0085623C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56B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615E"/>
    <w:rsid w:val="00907214"/>
    <w:rsid w:val="00910A1C"/>
    <w:rsid w:val="0091247B"/>
    <w:rsid w:val="00912692"/>
    <w:rsid w:val="009126E9"/>
    <w:rsid w:val="00913090"/>
    <w:rsid w:val="009149D3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160B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875FE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09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F1C"/>
    <w:rsid w:val="00B11039"/>
    <w:rsid w:val="00B1186E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08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E73"/>
    <w:rsid w:val="00E06A9B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229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dx.doi.org/10.1037/amp0001151" TargetMode="External"/><Relationship Id="rId63" Type="http://schemas.openxmlformats.org/officeDocument/2006/relationships/hyperlink" Target="https://predictions.uwaterloo.ca/" TargetMode="External"/><Relationship Id="rId68" Type="http://schemas.openxmlformats.org/officeDocument/2006/relationships/footer" Target="footer2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oi.org/10.1080/1047840X.2023.2172277" TargetMode="External"/><Relationship Id="rId53" Type="http://schemas.openxmlformats.org/officeDocument/2006/relationships/hyperlink" Target="https://foreignpolicy.com/2021/03/18/pandemic-social-science-predictions-wrong/" TargetMode="External"/><Relationship Id="rId58" Type="http://schemas.openxmlformats.org/officeDocument/2006/relationships/hyperlink" Target="http://www.forbes.com/sites/datafreaks/2015/04/07/why-we-give-great-advice-to-others-but-cant-take-it-ourselves/" TargetMode="External"/><Relationship Id="rId66" Type="http://schemas.openxmlformats.org/officeDocument/2006/relationships/header" Target="header2.xml"/><Relationship Id="rId5" Type="http://schemas.openxmlformats.org/officeDocument/2006/relationships/numbering" Target="numbering.xml"/><Relationship Id="rId61" Type="http://schemas.openxmlformats.org/officeDocument/2006/relationships/hyperlink" Target="https://www.hanoiphilosophyforum.org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177/13634615241233682" TargetMode="External"/><Relationship Id="rId48" Type="http://schemas.openxmlformats.org/officeDocument/2006/relationships/hyperlink" Target="https://sites.google.com/view/openstatslab/home/one-way-anova" TargetMode="External"/><Relationship Id="rId56" Type="http://schemas.openxmlformats.org/officeDocument/2006/relationships/hyperlink" Target="https://blogs.scientificamerican.com/observations/when-reasonable-trumps-rational/" TargetMode="External"/><Relationship Id="rId64" Type="http://schemas.openxmlformats.org/officeDocument/2006/relationships/hyperlink" Target="https://www.geographyofphilosophy.com/" TargetMode="External"/><Relationship Id="rId69" Type="http://schemas.openxmlformats.org/officeDocument/2006/relationships/fontTable" Target="fontTable.xml"/><Relationship Id="rId8" Type="http://schemas.openxmlformats.org/officeDocument/2006/relationships/webSettings" Target="webSettings.xml"/><Relationship Id="rId51" Type="http://schemas.openxmlformats.org/officeDocument/2006/relationships/hyperlink" Target="https://theconversation.com/its-not-stress-thats-killing-us-its-hate-maybe-mindfulness-can-help-171335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doi.org/10.1126/science.adi1778" TargetMode="External"/><Relationship Id="rId59" Type="http://schemas.openxmlformats.org/officeDocument/2006/relationships/hyperlink" Target="https://cancovid.ca/" TargetMode="External"/><Relationship Id="rId67" Type="http://schemas.openxmlformats.org/officeDocument/2006/relationships/footer" Target="footer1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theconversation.com/words-of-wisdom-4-tips-from-experts-on-how-to-endure-until-the-covid-19-pandemic-ends-152162" TargetMode="External"/><Relationship Id="rId62" Type="http://schemas.openxmlformats.org/officeDocument/2006/relationships/hyperlink" Target="https://wisdomsummit.uwaterloo.ca/" TargetMode="External"/><Relationship Id="rId7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://dx.doi.org/10.4135/9781412956253.n214" TargetMode="External"/><Relationship Id="rId57" Type="http://schemas.openxmlformats.org/officeDocument/2006/relationships/hyperlink" Target="https://spsp.org/news-center/character-context-blog/can-we-foresee-future-explaining-and-predicting-cultural-change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016/j.tics.2023.10.005" TargetMode="External"/><Relationship Id="rId52" Type="http://schemas.openxmlformats.org/officeDocument/2006/relationships/hyperlink" Target="https://greatergood.berkeley.edu/article/item/how_life_could_get_better_or_worse_after_covid" TargetMode="External"/><Relationship Id="rId60" Type="http://schemas.openxmlformats.org/officeDocument/2006/relationships/hyperlink" Target="https://www.youtube.com/c/TheStoa" TargetMode="External"/><Relationship Id="rId65" Type="http://schemas.openxmlformats.org/officeDocument/2006/relationships/header" Target="head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50" Type="http://schemas.openxmlformats.org/officeDocument/2006/relationships/hyperlink" Target="https://onwisdompodcast.fireside.fm/" TargetMode="External"/><Relationship Id="rId55" Type="http://schemas.openxmlformats.org/officeDocument/2006/relationships/hyperlink" Target="https://worldaftercovid.info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</TotalTime>
  <Pages>39</Pages>
  <Words>16551</Words>
  <Characters>94345</Characters>
  <Application>Microsoft Office Word</Application>
  <DocSecurity>0</DocSecurity>
  <Lines>786</Lines>
  <Paragraphs>2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106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8</cp:revision>
  <cp:lastPrinted>2024-03-10T17:31:00Z</cp:lastPrinted>
  <dcterms:created xsi:type="dcterms:W3CDTF">2024-04-12T17:51:00Z</dcterms:created>
  <dcterms:modified xsi:type="dcterms:W3CDTF">2024-05-14T17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